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F4E2CE" w14:textId="643D856D" w:rsidR="005E3604" w:rsidRPr="007D6D68" w:rsidRDefault="007D6D68" w:rsidP="007D6D68">
      <w:pPr>
        <w:pStyle w:val="Heading1"/>
        <w:rPr>
          <w:u w:val="single"/>
        </w:rPr>
      </w:pPr>
      <w:r>
        <w:rPr>
          <w:u w:val="single"/>
        </w:rPr>
        <w:t>Clarification of Concepts</w:t>
      </w:r>
    </w:p>
    <w:p w14:paraId="209ADFA8" w14:textId="0CAE13F4" w:rsidR="00A11988" w:rsidRDefault="005E3604" w:rsidP="00A11988">
      <w:pPr>
        <w:jc w:val="both"/>
      </w:pPr>
      <w:r w:rsidRPr="004A50D4">
        <w:rPr>
          <w:b/>
          <w:bCs/>
        </w:rPr>
        <w:t>Clinical Decision Support System (CDSS):</w:t>
      </w:r>
      <w:r>
        <w:t xml:space="preserve"> </w:t>
      </w:r>
      <w:r w:rsidR="00B171AB">
        <w:t>A c</w:t>
      </w:r>
      <w:r>
        <w:t xml:space="preserve">ombination of Health </w:t>
      </w:r>
      <w:r w:rsidR="00B171AB">
        <w:t>a</w:t>
      </w:r>
      <w:r>
        <w:t>nd Information Technology which provides practitioners with knowledge and patient</w:t>
      </w:r>
      <w:r w:rsidR="00B171AB">
        <w:t>-</w:t>
      </w:r>
      <w:r>
        <w:t xml:space="preserve">specific information.  It is used to </w:t>
      </w:r>
      <w:r w:rsidR="00917584">
        <w:t>make more accurate clinical decisions and improve patient safety</w:t>
      </w:r>
      <w:r w:rsidR="004A50D4">
        <w:t xml:space="preserve"> </w:t>
      </w:r>
      <w:r w:rsidR="004A50D4">
        <w:fldChar w:fldCharType="begin"/>
      </w:r>
      <w:r w:rsidR="006A7801">
        <w:instrText xml:space="preserve"> ADDIN ZOTERO_ITEM CSL_CITATION {"citationID":"mljIRgZ1","properties":{"formattedCitation":"(Margaret Rouse, 2016)","plainCitation":"(Margaret Rouse, 2016)","noteIndex":0},"citationItems":[{"id":83,"uris":["http://zotero.org/users/local/hEvxBWeY/items/BVNZMASL"],"itemData":{"id":83,"type":"webpage","abstract":"A clinical decision support system (CDSS) is a type of\nsoftware system that supports the decision-making of a clinician or health care\nprofessional. These systems are commonly defined as any type of application\nsystem that presents analytical data to help doctors or other medical\nprofessionals make decisions.","title":"What is a Clinical Decision Support System (CDSS)? - Definition from Techopedia","URL":"https://www.techopedia.com/definition/13780/clinical-decision-support-system-cdss","author":[{"literal":"Margaret Rouse"}],"accessed":{"date-parts":[["2024",4,17]]},"issued":{"date-parts":[["2016",9,16]]}}}],"schema":"https://github.com/citation-style-language/schema/raw/master/csl-citation.json"} </w:instrText>
      </w:r>
      <w:r w:rsidR="004A50D4">
        <w:fldChar w:fldCharType="separate"/>
      </w:r>
      <w:r w:rsidR="006A7801" w:rsidRPr="006A7801">
        <w:rPr>
          <w:rFonts w:ascii="Aptos" w:hAnsi="Aptos"/>
        </w:rPr>
        <w:t>(Margaret Rouse, 2016)</w:t>
      </w:r>
      <w:r w:rsidR="004A50D4">
        <w:fldChar w:fldCharType="end"/>
      </w:r>
      <w:r w:rsidR="009E474F">
        <w:t xml:space="preserve">. </w:t>
      </w:r>
    </w:p>
    <w:p w14:paraId="66C27EA1" w14:textId="172E2775" w:rsidR="009E474F" w:rsidRDefault="009E474F" w:rsidP="00A11988">
      <w:pPr>
        <w:jc w:val="both"/>
      </w:pPr>
      <w:r w:rsidRPr="004A50D4">
        <w:rPr>
          <w:b/>
          <w:bCs/>
        </w:rPr>
        <w:t>Computerized provider order entry (CPOE):</w:t>
      </w:r>
      <w:r>
        <w:t xml:space="preserve"> Application that allows health care providers to enter medical orders electronically</w:t>
      </w:r>
      <w:r w:rsidR="00C53EB3">
        <w:t>.</w:t>
      </w:r>
      <w:r w:rsidR="004A2EBA">
        <w:t xml:space="preserve"> This includes sending treatment instructions and laboratory orders</w:t>
      </w:r>
      <w:r w:rsidR="00274618">
        <w:t xml:space="preserve"> </w:t>
      </w:r>
      <w:r w:rsidR="00274618">
        <w:fldChar w:fldCharType="begin"/>
      </w:r>
      <w:r w:rsidR="00274618">
        <w:instrText xml:space="preserve"> ADDIN ZOTERO_ITEM CSL_CITATION {"citationID":"0YMFRuzE","properties":{"formattedCitation":"(Megan Charles, 2018)","plainCitation":"(Megan Charles, 2018)","noteIndex":0},"citationItems":[{"id":103,"uris":["http://zotero.org/users/local/hEvxBWeY/items/UMEQYY45"],"itemData":{"id":103,"type":"webpage","abstract":"Computerized physician order entry (CPOE), also known as computerized provider order entry or computerized practitioner order entry, refers to the process of a medical professional entering and sending medication orders and treatment instructions electronically via a computer application instead of on paper charts. This beneficial format reduces errors related to the ambiguity of handwriting or transcription of medication orders.","container-title":"computerized physician order entry","title":"What is computerized physician order entry (CPOE)? | Definition from TechTarget","URL":"https://www.techtarget.com/searchhealthit/definition/computerized-physician-order-entry-CPOE","author":[{"literal":"Megan Charles"}],"accessed":{"date-parts":[["2024",5,17]]},"issued":{"date-parts":[["2018",10]]}}}],"schema":"https://github.com/citation-style-language/schema/raw/master/csl-citation.json"} </w:instrText>
      </w:r>
      <w:r w:rsidR="00274618">
        <w:fldChar w:fldCharType="separate"/>
      </w:r>
      <w:r w:rsidR="00274618" w:rsidRPr="00274618">
        <w:rPr>
          <w:rFonts w:ascii="Aptos" w:hAnsi="Aptos"/>
        </w:rPr>
        <w:t>(Megan Charles, 2018)</w:t>
      </w:r>
      <w:r w:rsidR="00274618">
        <w:fldChar w:fldCharType="end"/>
      </w:r>
      <w:r w:rsidR="004A2EBA">
        <w:t>.</w:t>
      </w:r>
    </w:p>
    <w:p w14:paraId="5E12B940" w14:textId="01A8817D" w:rsidR="004A50D4" w:rsidRDefault="00650362" w:rsidP="00A11988">
      <w:pPr>
        <w:jc w:val="both"/>
      </w:pPr>
      <w:r w:rsidRPr="004A50D4">
        <w:rPr>
          <w:b/>
          <w:bCs/>
        </w:rPr>
        <w:t>Human Computer Interaction (HCI):</w:t>
      </w:r>
      <w:r>
        <w:t xml:space="preserve"> HCI is the design and improvement of interaction between computers and humans. It allows computer to be more user-friendly and efficient.</w:t>
      </w:r>
      <w:r w:rsidR="00DA61DF">
        <w:t xml:space="preserve"> It is crucial when considering the design of software involving decision-making</w:t>
      </w:r>
      <w:r w:rsidR="00720510">
        <w:t xml:space="preserve"> with an easy-to-use framework. This will help improve usability </w:t>
      </w:r>
      <w:r w:rsidR="00B171AB">
        <w:t>in carrying</w:t>
      </w:r>
      <w:r w:rsidR="00720510">
        <w:t xml:space="preserve"> out healthcare processes </w:t>
      </w:r>
      <w:r w:rsidR="00720510">
        <w:fldChar w:fldCharType="begin"/>
      </w:r>
      <w:r w:rsidR="006A7801">
        <w:instrText xml:space="preserve"> ADDIN ZOTERO_ITEM CSL_CITATION {"citationID":"wsfUvazu","properties":{"formattedCitation":"(Daniel Chandler &amp; Rod Munday, 2011)","plainCitation":"(Daniel Chandler &amp; Rod Munday, 2011)","noteIndex":0},"citationItems":[{"id":79,"uris":["http://zotero.org/users/local/hEvxBWeY/items/CLBH6CU8"],"itemData":{"id":79,"type":"entry-dictionary","abstract":"\"human-computer interaction\" published on  by null.","collection-title":"A Dictionary of Media and Communication","container-title":"Oxford Reference","edition":"1","language":"en","note":"DOI: 10.1093/oi/authority.20110803095949759","publisher":"Oxford University Press","title":"human-computer interaction","URL":"https://www.oxfordreference.com/display/10.1093/oi/authority.20110803095949759","author":[{"literal":"Daniel Chandler"},{"literal":"Rod Munday"}],"accessed":{"date-parts":[["2024",4,17]]},"issued":{"date-parts":[["2011"]]}}}],"schema":"https://github.com/citation-style-language/schema/raw/master/csl-citation.json"} </w:instrText>
      </w:r>
      <w:r w:rsidR="00720510">
        <w:fldChar w:fldCharType="separate"/>
      </w:r>
      <w:r w:rsidR="006A7801" w:rsidRPr="006A7801">
        <w:rPr>
          <w:rFonts w:ascii="Aptos" w:hAnsi="Aptos"/>
        </w:rPr>
        <w:t>(Daniel Chandler &amp; Rod Munday, 2011)</w:t>
      </w:r>
      <w:r w:rsidR="00720510">
        <w:fldChar w:fldCharType="end"/>
      </w:r>
      <w:r w:rsidR="00720510">
        <w:t>.</w:t>
      </w:r>
    </w:p>
    <w:p w14:paraId="1A27C858" w14:textId="42E1C53E" w:rsidR="004A50D4" w:rsidRDefault="004A50D4" w:rsidP="00A11988">
      <w:pPr>
        <w:jc w:val="both"/>
      </w:pPr>
      <w:r w:rsidRPr="004A50D4">
        <w:rPr>
          <w:b/>
          <w:bCs/>
        </w:rPr>
        <w:t>Oncology:</w:t>
      </w:r>
      <w:r>
        <w:t xml:space="preserve"> The study and treatment of cancer</w:t>
      </w:r>
      <w:r w:rsidR="00B171AB">
        <w:t xml:space="preserve"> which i</w:t>
      </w:r>
      <w:r>
        <w:t xml:space="preserve">ncludes the various forms of therapy and procedures used to treat cancer </w:t>
      </w:r>
      <w:r>
        <w:fldChar w:fldCharType="begin"/>
      </w:r>
      <w:r w:rsidR="00DE4E14">
        <w:instrText xml:space="preserve"> ADDIN ZOTERO_ITEM CSL_CITATION {"citationID":"L0UrkgUP","properties":{"formattedCitation":"(National Cancer Institute, 2011)","plainCitation":"(National Cancer Institute, 2011)","noteIndex":0},"citationItems":[{"id":85,"uris":["http://zotero.org/users/local/hEvxBWeY/items/ZGPGI8QK"],"itemData":{"id":85,"type":"entry-dictionary","abstract":"NCI's Dictionary of Cancer Terms provides easy-to-understand definitions for words and phrases related to cancer and medicine.","language":"en","note":"archive_location: nciglobal,ncienterprise","title":"Definition of oncology - NCI Dictionary of Cancer Terms - NCI","URL":"https://www.cancer.gov/publications/dictionaries/cancer-terms/def/oncology","author":[{"literal":"National Cancer Institute"}],"accessed":{"date-parts":[["2024",4,17]]},"issued":{"date-parts":[["2011",2,2]]}}}],"schema":"https://github.com/citation-style-language/schema/raw/master/csl-citation.json"} </w:instrText>
      </w:r>
      <w:r>
        <w:fldChar w:fldCharType="separate"/>
      </w:r>
      <w:r w:rsidR="00DE4E14" w:rsidRPr="00DE4E14">
        <w:rPr>
          <w:rFonts w:ascii="Aptos" w:hAnsi="Aptos"/>
        </w:rPr>
        <w:t>(National Cancer Institute, 2011)</w:t>
      </w:r>
      <w:r>
        <w:fldChar w:fldCharType="end"/>
      </w:r>
      <w:r>
        <w:t>.</w:t>
      </w:r>
    </w:p>
    <w:p w14:paraId="3FCDE177" w14:textId="76C3ED2B" w:rsidR="00D91CFF" w:rsidRDefault="003F79CA" w:rsidP="00A11988">
      <w:pPr>
        <w:jc w:val="both"/>
      </w:pPr>
      <w:r w:rsidRPr="00D91CFF">
        <w:rPr>
          <w:b/>
          <w:bCs/>
        </w:rPr>
        <w:t>Evidence-Based Medicine (EBM):</w:t>
      </w:r>
      <w:r>
        <w:t xml:space="preserve"> </w:t>
      </w:r>
      <w:r w:rsidR="00B171AB">
        <w:t>Is the usage</w:t>
      </w:r>
      <w:r>
        <w:t xml:space="preserve"> of clinical experience and data to improve healthcare decisions</w:t>
      </w:r>
      <w:r w:rsidR="00D91CFF">
        <w:t xml:space="preserve">. The evidence is then used and applied to evaluate the performance during clinical practice </w:t>
      </w:r>
      <w:r w:rsidR="00D91CFF">
        <w:fldChar w:fldCharType="begin"/>
      </w:r>
      <w:r w:rsidR="003318F9">
        <w:instrText xml:space="preserve"> ADDIN ZOTERO_ITEM CSL_CITATION {"citationID":"flbQRU0s","properties":{"formattedCitation":"(Tenny &amp; Varacallo, 2022)","plainCitation":"(Tenny &amp; Varacallo, 2022)","noteIndex":0},"citationItems":[{"id":92,"uris":["http://zotero.org/users/local/hEvxBWeY/items/L9MD5A66"],"itemData":{"id":92,"type":"chapter","abstract":"Evidence-based medicine (EBM) uses the scientific method to organize and apply current data to improve healthcare decisions. Thus, the best available science is combined with the healthcare professional's clinical experience and the patient's values to arrive at the best medical decision for the patient. There are 5 main steps for applying EBM to clinical practice :","call-number":"NBK470182","container-title":"StatPearls","event-place":"Treasure Island (FL)","language":"eng","license":"Copyright © 2024, StatPearls Publishing LLC.","note":"PMID: 29262040","publisher":"StatPearls Publishing","publisher-place":"Treasure Island (FL)","source":"PubMed","title":"Evidence Based Medicine","URL":"http://www.ncbi.nlm.nih.gov/books/NBK470182/","author":[{"family":"Tenny","given":"Steven"},{"family":"Varacallo","given":"Matthew"}],"accessed":{"date-parts":[["2024",4,17]]},"issued":{"date-parts":[["2022",10,24]]}}}],"schema":"https://github.com/citation-style-language/schema/raw/master/csl-citation.json"} </w:instrText>
      </w:r>
      <w:r w:rsidR="00D91CFF">
        <w:fldChar w:fldCharType="separate"/>
      </w:r>
      <w:r w:rsidR="003318F9" w:rsidRPr="003318F9">
        <w:rPr>
          <w:rFonts w:ascii="Aptos" w:hAnsi="Aptos"/>
        </w:rPr>
        <w:t>(Tenny &amp; Varacallo, 2022)</w:t>
      </w:r>
      <w:r w:rsidR="00D91CFF">
        <w:fldChar w:fldCharType="end"/>
      </w:r>
      <w:r w:rsidR="00D91CFF">
        <w:t>.</w:t>
      </w:r>
    </w:p>
    <w:p w14:paraId="65A631E0" w14:textId="77777777" w:rsidR="00A11988" w:rsidRDefault="00A11988" w:rsidP="00A11988">
      <w:pPr>
        <w:jc w:val="both"/>
      </w:pPr>
    </w:p>
    <w:p w14:paraId="187C5CF0" w14:textId="39004158" w:rsidR="00E70548" w:rsidRDefault="00E70548" w:rsidP="00A11988">
      <w:pPr>
        <w:jc w:val="both"/>
      </w:pPr>
      <w:r>
        <w:t xml:space="preserve">For the QIP project we will be looking at implementing CDSS within the hospital. Our </w:t>
      </w:r>
      <w:r w:rsidR="00265AF6">
        <w:t>focus</w:t>
      </w:r>
      <w:r>
        <w:t xml:space="preserve"> would be catered towards critical decision-making when diagnosing and treating cancer patients. We will also look at how CDSS helps improve patient safety</w:t>
      </w:r>
      <w:r w:rsidR="00E163F2">
        <w:t xml:space="preserve"> when delivering effective </w:t>
      </w:r>
      <w:r w:rsidR="004A50D4">
        <w:t>oncology care</w:t>
      </w:r>
      <w:r w:rsidR="00E163F2">
        <w:t xml:space="preserve"> and how it will improve the overall quality </w:t>
      </w:r>
      <w:r w:rsidR="007D6D68">
        <w:t>when used in</w:t>
      </w:r>
      <w:r w:rsidR="00E163F2">
        <w:t xml:space="preserve"> hospitals</w:t>
      </w:r>
      <w:r w:rsidR="004A50D4">
        <w:t>.</w:t>
      </w:r>
      <w:r w:rsidR="00265AF6">
        <w:t xml:space="preserve"> Management of the risk in late cancer diagnosis will also be evaluate</w:t>
      </w:r>
      <w:r w:rsidR="00BF27E4">
        <w:t>d when compared to having the CDSS in place.</w:t>
      </w:r>
      <w:r w:rsidR="00265AF6">
        <w:t xml:space="preserve"> </w:t>
      </w:r>
    </w:p>
    <w:p w14:paraId="22FFC884" w14:textId="77777777" w:rsidR="004B0EED" w:rsidRDefault="004B0EED" w:rsidP="00A11988">
      <w:pPr>
        <w:jc w:val="both"/>
      </w:pPr>
    </w:p>
    <w:p w14:paraId="57004713" w14:textId="77777777" w:rsidR="004B0EED" w:rsidRDefault="004B0EED" w:rsidP="00A11988">
      <w:pPr>
        <w:jc w:val="both"/>
      </w:pPr>
    </w:p>
    <w:p w14:paraId="4016FD44" w14:textId="77777777" w:rsidR="004B0EED" w:rsidRDefault="004B0EED" w:rsidP="00A11988">
      <w:pPr>
        <w:jc w:val="both"/>
      </w:pPr>
    </w:p>
    <w:p w14:paraId="6B75F14E" w14:textId="77777777" w:rsidR="004B0EED" w:rsidRDefault="004B0EED" w:rsidP="00A11988">
      <w:pPr>
        <w:jc w:val="both"/>
      </w:pPr>
    </w:p>
    <w:p w14:paraId="5B738EE6" w14:textId="77777777" w:rsidR="004B0EED" w:rsidRDefault="004B0EED" w:rsidP="00A11988">
      <w:pPr>
        <w:jc w:val="both"/>
      </w:pPr>
    </w:p>
    <w:p w14:paraId="15358D93" w14:textId="77777777" w:rsidR="004B0EED" w:rsidRDefault="004B0EED" w:rsidP="00A11988">
      <w:pPr>
        <w:jc w:val="both"/>
      </w:pPr>
    </w:p>
    <w:p w14:paraId="05302683" w14:textId="77777777" w:rsidR="004B0EED" w:rsidRDefault="004B0EED" w:rsidP="00A11988">
      <w:pPr>
        <w:jc w:val="both"/>
      </w:pPr>
    </w:p>
    <w:p w14:paraId="56ED0BAA" w14:textId="77777777" w:rsidR="00274618" w:rsidRPr="00274618" w:rsidRDefault="00A73ECE" w:rsidP="00274618">
      <w:pPr>
        <w:pStyle w:val="Bibliography"/>
        <w:rPr>
          <w:rFonts w:ascii="Aptos" w:hAnsi="Aptos"/>
        </w:rPr>
      </w:pPr>
      <w:r>
        <w:lastRenderedPageBreak/>
        <w:fldChar w:fldCharType="begin"/>
      </w:r>
      <w:r w:rsidR="00E5647B">
        <w:instrText xml:space="preserve"> ADDIN ZOTERO_BIBL {"uncited":[],"omitted":[],"custom":[]} CSL_BIBLIOGRAPHY </w:instrText>
      </w:r>
      <w:r>
        <w:fldChar w:fldCharType="separate"/>
      </w:r>
      <w:r w:rsidR="00274618" w:rsidRPr="00274618">
        <w:rPr>
          <w:rFonts w:ascii="Aptos" w:hAnsi="Aptos"/>
        </w:rPr>
        <w:t xml:space="preserve">Daniel Chandler &amp; Rod Munday. (2011). Human-computer interaction. In </w:t>
      </w:r>
      <w:r w:rsidR="00274618" w:rsidRPr="00274618">
        <w:rPr>
          <w:rFonts w:ascii="Aptos" w:hAnsi="Aptos"/>
          <w:i/>
          <w:iCs/>
        </w:rPr>
        <w:t>Oxford Reference</w:t>
      </w:r>
      <w:r w:rsidR="00274618" w:rsidRPr="00274618">
        <w:rPr>
          <w:rFonts w:ascii="Aptos" w:hAnsi="Aptos"/>
        </w:rPr>
        <w:t xml:space="preserve"> (1st ed.). Oxford University Press. https://doi.org/10.1093/oi/authority.20110803095949759</w:t>
      </w:r>
    </w:p>
    <w:p w14:paraId="5EE5542B" w14:textId="77777777" w:rsidR="00274618" w:rsidRPr="00274618" w:rsidRDefault="00274618" w:rsidP="00274618">
      <w:pPr>
        <w:pStyle w:val="Bibliography"/>
        <w:rPr>
          <w:rFonts w:ascii="Aptos" w:hAnsi="Aptos"/>
        </w:rPr>
      </w:pPr>
      <w:r w:rsidRPr="00274618">
        <w:rPr>
          <w:rFonts w:ascii="Aptos" w:hAnsi="Aptos"/>
        </w:rPr>
        <w:t xml:space="preserve">Margaret Rouse. (2016, September 16). </w:t>
      </w:r>
      <w:r w:rsidRPr="00274618">
        <w:rPr>
          <w:rFonts w:ascii="Aptos" w:hAnsi="Aptos"/>
          <w:i/>
          <w:iCs/>
        </w:rPr>
        <w:t>What is a Clinical Decision Support System (CDSS)? - Definition from Techopedia</w:t>
      </w:r>
      <w:r w:rsidRPr="00274618">
        <w:rPr>
          <w:rFonts w:ascii="Aptos" w:hAnsi="Aptos"/>
        </w:rPr>
        <w:t>. https://www.techopedia.com/definition/13780/clinical-decision-support-system-cdss</w:t>
      </w:r>
    </w:p>
    <w:p w14:paraId="1EDAE68A" w14:textId="77777777" w:rsidR="00274618" w:rsidRPr="00274618" w:rsidRDefault="00274618" w:rsidP="00274618">
      <w:pPr>
        <w:pStyle w:val="Bibliography"/>
        <w:rPr>
          <w:rFonts w:ascii="Aptos" w:hAnsi="Aptos"/>
        </w:rPr>
      </w:pPr>
      <w:r w:rsidRPr="00274618">
        <w:rPr>
          <w:rFonts w:ascii="Aptos" w:hAnsi="Aptos"/>
        </w:rPr>
        <w:t xml:space="preserve">Megan Charles. (2018, October). </w:t>
      </w:r>
      <w:r w:rsidRPr="00274618">
        <w:rPr>
          <w:rFonts w:ascii="Aptos" w:hAnsi="Aptos"/>
          <w:i/>
          <w:iCs/>
        </w:rPr>
        <w:t>What is computerized physician order entry (CPOE)? | Definition from TechTarget</w:t>
      </w:r>
      <w:r w:rsidRPr="00274618">
        <w:rPr>
          <w:rFonts w:ascii="Aptos" w:hAnsi="Aptos"/>
        </w:rPr>
        <w:t>. Computerized Physician Order Entry. https://www.techtarget.com/searchhealthit/definition/computerized-physician-order-entry-CPOE</w:t>
      </w:r>
    </w:p>
    <w:p w14:paraId="4ECB0BB5" w14:textId="77777777" w:rsidR="00274618" w:rsidRPr="00274618" w:rsidRDefault="00274618" w:rsidP="00274618">
      <w:pPr>
        <w:pStyle w:val="Bibliography"/>
        <w:rPr>
          <w:rFonts w:ascii="Aptos" w:hAnsi="Aptos"/>
        </w:rPr>
      </w:pPr>
      <w:r w:rsidRPr="00274618">
        <w:rPr>
          <w:rFonts w:ascii="Aptos" w:hAnsi="Aptos"/>
        </w:rPr>
        <w:t xml:space="preserve">National Cancer Institute. (2011). </w:t>
      </w:r>
      <w:r w:rsidRPr="00274618">
        <w:rPr>
          <w:rFonts w:ascii="Aptos" w:hAnsi="Aptos"/>
          <w:i/>
          <w:iCs/>
        </w:rPr>
        <w:t>Definition of oncology—NCI Dictionary of Cancer Terms—NCI</w:t>
      </w:r>
      <w:r w:rsidRPr="00274618">
        <w:rPr>
          <w:rFonts w:ascii="Aptos" w:hAnsi="Aptos"/>
        </w:rPr>
        <w:t xml:space="preserve"> (</w:t>
      </w:r>
      <w:proofErr w:type="spellStart"/>
      <w:proofErr w:type="gramStart"/>
      <w:r w:rsidRPr="00274618">
        <w:rPr>
          <w:rFonts w:ascii="Aptos" w:hAnsi="Aptos"/>
        </w:rPr>
        <w:t>nciglobal,ncienterprise</w:t>
      </w:r>
      <w:proofErr w:type="spellEnd"/>
      <w:proofErr w:type="gramEnd"/>
      <w:r w:rsidRPr="00274618">
        <w:rPr>
          <w:rFonts w:ascii="Aptos" w:hAnsi="Aptos"/>
        </w:rPr>
        <w:t>). https://www.cancer.gov/publications/dictionaries/cancer-terms/def/oncology</w:t>
      </w:r>
    </w:p>
    <w:p w14:paraId="5E8CF4D8" w14:textId="77777777" w:rsidR="00274618" w:rsidRPr="00274618" w:rsidRDefault="00274618" w:rsidP="00274618">
      <w:pPr>
        <w:pStyle w:val="Bibliography"/>
        <w:rPr>
          <w:rFonts w:ascii="Aptos" w:hAnsi="Aptos"/>
        </w:rPr>
      </w:pPr>
      <w:r w:rsidRPr="00274618">
        <w:rPr>
          <w:rFonts w:ascii="Aptos" w:hAnsi="Aptos"/>
        </w:rPr>
        <w:t xml:space="preserve">Tenny, S., &amp; </w:t>
      </w:r>
      <w:proofErr w:type="spellStart"/>
      <w:r w:rsidRPr="00274618">
        <w:rPr>
          <w:rFonts w:ascii="Aptos" w:hAnsi="Aptos"/>
        </w:rPr>
        <w:t>Varacallo</w:t>
      </w:r>
      <w:proofErr w:type="spellEnd"/>
      <w:r w:rsidRPr="00274618">
        <w:rPr>
          <w:rFonts w:ascii="Aptos" w:hAnsi="Aptos"/>
        </w:rPr>
        <w:t xml:space="preserve">, M. (2022). Evidence Based Medicine. In </w:t>
      </w:r>
      <w:proofErr w:type="spellStart"/>
      <w:r w:rsidRPr="00274618">
        <w:rPr>
          <w:rFonts w:ascii="Aptos" w:hAnsi="Aptos"/>
          <w:i/>
          <w:iCs/>
        </w:rPr>
        <w:t>StatPearls</w:t>
      </w:r>
      <w:proofErr w:type="spellEnd"/>
      <w:r w:rsidRPr="00274618">
        <w:rPr>
          <w:rFonts w:ascii="Aptos" w:hAnsi="Aptos"/>
        </w:rPr>
        <w:t xml:space="preserve">. </w:t>
      </w:r>
      <w:proofErr w:type="spellStart"/>
      <w:r w:rsidRPr="00274618">
        <w:rPr>
          <w:rFonts w:ascii="Aptos" w:hAnsi="Aptos"/>
        </w:rPr>
        <w:t>StatPearls</w:t>
      </w:r>
      <w:proofErr w:type="spellEnd"/>
      <w:r w:rsidRPr="00274618">
        <w:rPr>
          <w:rFonts w:ascii="Aptos" w:hAnsi="Aptos"/>
        </w:rPr>
        <w:t xml:space="preserve"> Publishing. http://www.ncbi.nlm.nih.gov/books/NBK470182/</w:t>
      </w:r>
    </w:p>
    <w:p w14:paraId="3C5648B1" w14:textId="31852C6F" w:rsidR="004B0EED" w:rsidRPr="00E5647B" w:rsidRDefault="00A73ECE" w:rsidP="00A11988">
      <w:pPr>
        <w:jc w:val="both"/>
      </w:pPr>
      <w:r>
        <w:fldChar w:fldCharType="end"/>
      </w:r>
    </w:p>
    <w:p w14:paraId="6BEDF7C5" w14:textId="77777777" w:rsidR="00DE4E14" w:rsidRPr="00E5647B" w:rsidRDefault="00DE4E14" w:rsidP="00A11988">
      <w:pPr>
        <w:jc w:val="both"/>
      </w:pPr>
    </w:p>
    <w:p w14:paraId="7BE40D4D" w14:textId="0222D8C7" w:rsidR="00E70548" w:rsidRPr="00E5647B" w:rsidRDefault="00E70548" w:rsidP="005E3604"/>
    <w:p w14:paraId="6F4EB970" w14:textId="77777777" w:rsidR="00E70548" w:rsidRDefault="00E70548" w:rsidP="005E3604"/>
    <w:p w14:paraId="7BE285C9" w14:textId="77777777" w:rsidR="00E70548" w:rsidRDefault="00E70548" w:rsidP="005E3604"/>
    <w:p w14:paraId="1A00C814" w14:textId="77777777" w:rsidR="00E70548" w:rsidRDefault="00E70548" w:rsidP="005E3604"/>
    <w:p w14:paraId="053CE5EC" w14:textId="77777777" w:rsidR="005E3604" w:rsidRDefault="005E3604" w:rsidP="005E3604"/>
    <w:p w14:paraId="6825240E" w14:textId="77777777" w:rsidR="005E3604" w:rsidRPr="005E3604" w:rsidRDefault="005E3604" w:rsidP="005E3604">
      <w:pPr>
        <w:rPr>
          <w:lang w:val="en-GB"/>
        </w:rPr>
      </w:pPr>
    </w:p>
    <w:sectPr w:rsidR="005E3604" w:rsidRPr="005E360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22607A"/>
    <w:multiLevelType w:val="hybridMultilevel"/>
    <w:tmpl w:val="D28AB85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36BA3FF2"/>
    <w:multiLevelType w:val="hybridMultilevel"/>
    <w:tmpl w:val="DF2EAAF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num w:numId="1" w16cid:durableId="801458807">
    <w:abstractNumId w:val="0"/>
  </w:num>
  <w:num w:numId="2" w16cid:durableId="87315875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3663"/>
    <w:rsid w:val="000157F1"/>
    <w:rsid w:val="00265AF6"/>
    <w:rsid w:val="00274618"/>
    <w:rsid w:val="00276E2B"/>
    <w:rsid w:val="003318F9"/>
    <w:rsid w:val="003F79CA"/>
    <w:rsid w:val="004420D9"/>
    <w:rsid w:val="00444547"/>
    <w:rsid w:val="004A2EBA"/>
    <w:rsid w:val="004A50D4"/>
    <w:rsid w:val="004B0EED"/>
    <w:rsid w:val="005E3604"/>
    <w:rsid w:val="00650362"/>
    <w:rsid w:val="006A7801"/>
    <w:rsid w:val="006E4E6D"/>
    <w:rsid w:val="00720510"/>
    <w:rsid w:val="00743663"/>
    <w:rsid w:val="007D6D68"/>
    <w:rsid w:val="00917584"/>
    <w:rsid w:val="00986CB0"/>
    <w:rsid w:val="009E474F"/>
    <w:rsid w:val="00A11988"/>
    <w:rsid w:val="00A73ECE"/>
    <w:rsid w:val="00B171AB"/>
    <w:rsid w:val="00BF27E4"/>
    <w:rsid w:val="00C47E15"/>
    <w:rsid w:val="00C53EB3"/>
    <w:rsid w:val="00D91CFF"/>
    <w:rsid w:val="00DA61DF"/>
    <w:rsid w:val="00DE4E14"/>
    <w:rsid w:val="00E163F2"/>
    <w:rsid w:val="00E5647B"/>
    <w:rsid w:val="00E70548"/>
    <w:rsid w:val="00F959A6"/>
    <w:rsid w:val="00FF709F"/>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D1C037"/>
  <w15:chartTrackingRefBased/>
  <w15:docId w15:val="{B1BC5627-C71A-4949-B49C-2D57AB5A00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4366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4366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4366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4366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4366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4366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4366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4366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4366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366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4366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4366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4366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4366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4366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4366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4366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43663"/>
    <w:rPr>
      <w:rFonts w:eastAsiaTheme="majorEastAsia" w:cstheme="majorBidi"/>
      <w:color w:val="272727" w:themeColor="text1" w:themeTint="D8"/>
    </w:rPr>
  </w:style>
  <w:style w:type="paragraph" w:styleId="Title">
    <w:name w:val="Title"/>
    <w:basedOn w:val="Normal"/>
    <w:next w:val="Normal"/>
    <w:link w:val="TitleChar"/>
    <w:uiPriority w:val="10"/>
    <w:qFormat/>
    <w:rsid w:val="0074366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366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4366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4366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43663"/>
    <w:pPr>
      <w:spacing w:before="160"/>
      <w:jc w:val="center"/>
    </w:pPr>
    <w:rPr>
      <w:i/>
      <w:iCs/>
      <w:color w:val="404040" w:themeColor="text1" w:themeTint="BF"/>
    </w:rPr>
  </w:style>
  <w:style w:type="character" w:customStyle="1" w:styleId="QuoteChar">
    <w:name w:val="Quote Char"/>
    <w:basedOn w:val="DefaultParagraphFont"/>
    <w:link w:val="Quote"/>
    <w:uiPriority w:val="29"/>
    <w:rsid w:val="00743663"/>
    <w:rPr>
      <w:i/>
      <w:iCs/>
      <w:color w:val="404040" w:themeColor="text1" w:themeTint="BF"/>
    </w:rPr>
  </w:style>
  <w:style w:type="paragraph" w:styleId="ListParagraph">
    <w:name w:val="List Paragraph"/>
    <w:basedOn w:val="Normal"/>
    <w:uiPriority w:val="34"/>
    <w:qFormat/>
    <w:rsid w:val="00743663"/>
    <w:pPr>
      <w:ind w:left="720"/>
      <w:contextualSpacing/>
    </w:pPr>
  </w:style>
  <w:style w:type="character" w:styleId="IntenseEmphasis">
    <w:name w:val="Intense Emphasis"/>
    <w:basedOn w:val="DefaultParagraphFont"/>
    <w:uiPriority w:val="21"/>
    <w:qFormat/>
    <w:rsid w:val="00743663"/>
    <w:rPr>
      <w:i/>
      <w:iCs/>
      <w:color w:val="0F4761" w:themeColor="accent1" w:themeShade="BF"/>
    </w:rPr>
  </w:style>
  <w:style w:type="paragraph" w:styleId="IntenseQuote">
    <w:name w:val="Intense Quote"/>
    <w:basedOn w:val="Normal"/>
    <w:next w:val="Normal"/>
    <w:link w:val="IntenseQuoteChar"/>
    <w:uiPriority w:val="30"/>
    <w:qFormat/>
    <w:rsid w:val="0074366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43663"/>
    <w:rPr>
      <w:i/>
      <w:iCs/>
      <w:color w:val="0F4761" w:themeColor="accent1" w:themeShade="BF"/>
    </w:rPr>
  </w:style>
  <w:style w:type="character" w:styleId="IntenseReference">
    <w:name w:val="Intense Reference"/>
    <w:basedOn w:val="DefaultParagraphFont"/>
    <w:uiPriority w:val="32"/>
    <w:qFormat/>
    <w:rsid w:val="00743663"/>
    <w:rPr>
      <w:b/>
      <w:bCs/>
      <w:smallCaps/>
      <w:color w:val="0F4761" w:themeColor="accent1" w:themeShade="BF"/>
      <w:spacing w:val="5"/>
    </w:rPr>
  </w:style>
  <w:style w:type="paragraph" w:styleId="Bibliography">
    <w:name w:val="Bibliography"/>
    <w:basedOn w:val="Normal"/>
    <w:next w:val="Normal"/>
    <w:uiPriority w:val="37"/>
    <w:unhideWhenUsed/>
    <w:rsid w:val="003318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42078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F93573-0569-4D1B-A9D5-3F8346C8C1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2</Pages>
  <Words>1237</Words>
  <Characters>7056</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idoo, Max, (Mr) (s225227053)</dc:creator>
  <cp:keywords/>
  <dc:description/>
  <cp:lastModifiedBy>Naidoo, Max, (Mr) (s225227053)</cp:lastModifiedBy>
  <cp:revision>9</cp:revision>
  <dcterms:created xsi:type="dcterms:W3CDTF">2024-04-17T18:40:00Z</dcterms:created>
  <dcterms:modified xsi:type="dcterms:W3CDTF">2024-05-17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8WZq60l2"/&gt;&lt;style id="http://www.zotero.org/styles/apa" locale="en-GB" hasBibliography="1" bibliographyStyleHasBeenSet="1"/&gt;&lt;prefs&gt;&lt;pref name="fieldType" value="Field"/&gt;&lt;/prefs&gt;&lt;/data&gt;</vt:lpwstr>
  </property>
</Properties>
</file>